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Bor Bregant</w:t>
      </w:r>
      <w:r w:rsidR="00BB2C45">
        <w:rPr>
          <w:vertAlign w:val="superscript"/>
        </w:rPr>
        <w:t>a</w:t>
      </w:r>
      <w:r>
        <w:t xml:space="preserve"> </w:t>
      </w:r>
      <w:r w:rsidR="00BB2C45">
        <w:t>*</w:t>
      </w:r>
      <w:r>
        <w:tab/>
        <w:t xml:space="preserve">orcid id </w:t>
      </w:r>
      <w:r w:rsidRPr="008D2BD9">
        <w:t>0009-0000-9331-5391</w:t>
      </w:r>
      <w:r w:rsidR="00BB2C45">
        <w:t>,</w:t>
      </w:r>
      <w:r w:rsidR="00BB2C45" w:rsidRPr="00BB2C45">
        <w:t xml:space="preserve"> </w:t>
      </w:r>
      <w:r w:rsidR="00BB2C45">
        <w:t>Sanela Mešinović</w:t>
      </w:r>
      <w:r w:rsidR="00BB2C45">
        <w:rPr>
          <w:vertAlign w:val="superscript"/>
        </w:rPr>
        <w:t>a</w:t>
      </w:r>
      <w:r w:rsidR="00BB2C45">
        <w:t>, Daniel Doz</w:t>
      </w:r>
      <w:r w:rsidR="00BB2C45">
        <w:rPr>
          <w:vertAlign w:val="superscript"/>
        </w:rPr>
        <w:t>a</w:t>
      </w:r>
    </w:p>
    <w:p w14:paraId="5D7160CA" w14:textId="6F77A3B4" w:rsidR="00BB2C45" w:rsidRDefault="00BB2C45" w:rsidP="00BB2C45">
      <w:pPr>
        <w:rPr>
          <w:lang w:val="sl"/>
        </w:rPr>
      </w:pPr>
      <w:r>
        <w:rPr>
          <w:vertAlign w:val="superscript"/>
          <w:lang w:val="sl"/>
        </w:rPr>
        <w:t>a</w:t>
      </w:r>
      <w:r w:rsidRPr="00BB2C45">
        <w:rPr>
          <w:lang w:val="sl"/>
        </w:rPr>
        <w:t>Faculty of Education, University of Primorska, Koper, Slovenia</w:t>
      </w:r>
    </w:p>
    <w:p w14:paraId="58D757BA" w14:textId="29DD25FF" w:rsidR="00BB2C45" w:rsidRDefault="00BB2C45" w:rsidP="00BB2C45">
      <w:pPr>
        <w:rPr>
          <w:lang w:val="sl"/>
        </w:rPr>
      </w:pPr>
      <w:r>
        <w:rPr>
          <w:lang w:val="sl"/>
        </w:rPr>
        <w:t>*corresponding author</w:t>
      </w:r>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r w:rsidRPr="00BB2C45">
        <w:rPr>
          <w:lang w:val="sl"/>
        </w:rPr>
        <w:t>Faculty of Education, University of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r w:rsidRPr="00BB2C45">
        <w:rPr>
          <w:lang w:val="sl"/>
        </w:rPr>
        <w:t>Slovenia</w:t>
      </w:r>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is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data mining, teching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more favorabl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fldSimple w:instr=" SEQ Figure \* ARABIC ">
        <w:r w:rsidR="005F7F78">
          <w:rPr>
            <w:noProof/>
          </w:rPr>
          <w:t>1</w:t>
        </w:r>
      </w:fldSimple>
      <w:r w:rsidRPr="00DD2CC2">
        <w:t>: Relationships among interaction components of group learning (Slavin et al., 2003).</w:t>
      </w:r>
    </w:p>
    <w:p w14:paraId="7FA67709" w14:textId="79E2F32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Imlementing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r w:rsidR="009D164B">
        <w:t xml:space="preserve">motivationalist, </w:t>
      </w:r>
      <w:r w:rsidR="008E6370">
        <w:t xml:space="preserve">(2) </w:t>
      </w:r>
      <w:r w:rsidR="009D164B">
        <w:t>social cohesion, cognitive-developmental and 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perspectives can be </w:t>
      </w:r>
      <w:r w:rsidR="009D164B" w:rsidRPr="0096463E">
        <w:lastRenderedPageBreak/>
        <w:t xml:space="preserve">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759139F5" w:rsidR="003F0C08" w:rsidRDefault="003F0C08" w:rsidP="003F0C08">
      <w:pPr>
        <w:pStyle w:val="Caption"/>
        <w:keepNext/>
      </w:pPr>
      <w:r>
        <w:t xml:space="preserve">Table </w:t>
      </w:r>
      <w:fldSimple w:instr=" SEQ Table \* ARABIC ">
        <w:r w:rsidR="00A02A44">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r w:rsidRPr="0096463E">
              <w:t>Ekonomičnost</w:t>
            </w:r>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42826D63" w:rsidR="00CA47C8" w:rsidRDefault="001304DD" w:rsidP="00593B76">
      <w:r>
        <w:t>Many</w:t>
      </w:r>
      <w:r w:rsidR="007E355B">
        <w:t xml:space="preserve"> studies have been conducted with main objective being being to determine the effects of cooperative learning on student achievement</w:t>
      </w:r>
      <w:r w:rsidR="0045367E">
        <w:t xml:space="preserve"> </w:t>
      </w:r>
      <w:r w:rsidR="0045367E">
        <w:fldChar w:fldCharType="begin"/>
      </w:r>
      <w:r w:rsidR="0045367E">
        <w:instrText xml:space="preserve"> ADDIN ZOTERO_ITEM CSL_CITATION {"citationID":"o8iBA28E","properties":{"formattedCitation":"(Ahmad, 2010; Gull &amp; Shehzad, 2015; Hossain &amp; Tarmizi, 2013)","plainCitation":"(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45367E" w:rsidRPr="0045367E">
        <w:rPr>
          <w:rFonts w:ascii="Calibri" w:hAnsi="Calibri" w:cs="Calibri"/>
        </w:rPr>
        <w:t>(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FADDAAE"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A81CF2">
        <w:instrText xml:space="preserve"> ADDIN ZOTERO_ITEM CSL_CITATION {"citationID":"BAPv1kv8","properties":{"formattedCitation":"(McCaslin &amp; Lowman, 1985)","plainCitation":"(McCaslin &amp; Lowman, 1985)","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schema":"https://github.com/citation-style-language/schema/raw/master/csl-citation.json"} </w:instrText>
      </w:r>
      <w:r w:rsidR="00A81CF2">
        <w:fldChar w:fldCharType="separate"/>
      </w:r>
      <w:r w:rsidR="00A81CF2" w:rsidRPr="00A81CF2">
        <w:rPr>
          <w:rFonts w:ascii="Calibri" w:hAnsi="Calibri" w:cs="Calibri"/>
        </w:rPr>
        <w:t>(McCaslin &amp; Lowman, 1985)</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w:t>
      </w:r>
      <w:r w:rsidRPr="00795AA1">
        <w:lastRenderedPageBreak/>
        <w:t>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heterogeneous, homogeneous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53B52813" w:rsidR="00CA33C4" w:rsidRDefault="00CA33C4" w:rsidP="00CA33C4">
      <w:pPr>
        <w:pStyle w:val="Caption"/>
        <w:keepNext/>
      </w:pPr>
      <w:r>
        <w:t xml:space="preserve">Table </w:t>
      </w:r>
      <w:fldSimple w:instr=" SEQ Table \* ARABIC ">
        <w:r w:rsidR="00A02A44">
          <w:rPr>
            <w:noProof/>
          </w:rPr>
          <w:t>2</w:t>
        </w:r>
      </w:fldSimple>
      <w:r>
        <w:t>: Grouping criteria</w:t>
      </w:r>
      <w:r w:rsidR="0096494D">
        <w:t xml:space="preserve"> </w:t>
      </w:r>
      <w:r w:rsidR="0096494D">
        <w:fldChar w:fldCharType="begin"/>
      </w:r>
      <w:r w:rsidR="00C40648">
        <w:instrText xml:space="preserve"> ADDIN ZOTERO_ITEM CSL_CITATION {"citationID":"lGTcsB9W","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682C5AA8" w:rsidR="00D84BCE" w:rsidRPr="00D84BCE" w:rsidRDefault="00D84BCE" w:rsidP="00D84BCE">
      <w:r>
        <w:t xml:space="preserve">There are arguments for (CITE) and against (CITE) regarding mixing different types of people (gender, personality, ---), numerus of people included in group etc.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p>
    <w:p w14:paraId="4FEFEDC7" w14:textId="58E6692F" w:rsidR="00454C65" w:rsidRPr="00454C65" w:rsidRDefault="00454C65" w:rsidP="00593B76">
      <w:pPr>
        <w:rPr>
          <w:color w:val="FF0000"/>
        </w:rPr>
      </w:pPr>
      <w:r w:rsidRPr="00D84BCE">
        <w:rPr>
          <w:color w:val="FF0000"/>
        </w:rPr>
        <w:t>Razni viri, o kaksnih skupinah govorimo. Zakaj so mešani tipi dobri / slabi, enako spol.... Tomić 2003</w:t>
      </w:r>
      <w:r w:rsidR="006F169D" w:rsidRPr="00D84BCE">
        <w:rPr>
          <w:color w:val="FF0000"/>
        </w:rPr>
        <w:t>, https://doi.org/10.1016/J.IJER.2018.09.004</w:t>
      </w:r>
      <w:r w:rsidRPr="00D84BCE">
        <w:rPr>
          <w:color w:val="FF0000"/>
        </w:rPr>
        <w:t xml:space="preserve"> da group size ne vpliva...</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lastRenderedPageBreak/>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24A96287"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5F7F78">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instructionist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lastRenderedPageBreak/>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r w:rsidRPr="00423309">
        <w:rPr>
          <w:lang w:val="sl-SI"/>
        </w:rPr>
        <w:t xml:space="preserve">The sample was comprised of </w:t>
      </w:r>
      <w:r w:rsidR="00864C4A">
        <w:rPr>
          <w:lang w:val="sl-SI"/>
        </w:rPr>
        <w:t>44</w:t>
      </w:r>
      <w:r w:rsidR="00242B35">
        <w:rPr>
          <w:lang w:val="sl-SI"/>
        </w:rPr>
        <w:t xml:space="preserve"> (</w:t>
      </w:r>
      <w:r w:rsidR="0059232B">
        <w:rPr>
          <w:lang w:val="sl-SI"/>
        </w:rPr>
        <w:t>16</w:t>
      </w:r>
      <w:r w:rsidR="00242B35">
        <w:rPr>
          <w:lang w:val="sl-SI"/>
        </w:rPr>
        <w:t xml:space="preserve"> boys and </w:t>
      </w:r>
      <w:r w:rsidR="0059232B">
        <w:rPr>
          <w:lang w:val="sl-SI"/>
        </w:rPr>
        <w:t>28</w:t>
      </w:r>
      <w:r w:rsidR="00242B35">
        <w:rPr>
          <w:lang w:val="sl-SI"/>
        </w:rPr>
        <w:t xml:space="preserve"> girls)</w:t>
      </w:r>
      <w:r w:rsidRPr="00423309">
        <w:rPr>
          <w:lang w:val="sl-SI"/>
        </w:rPr>
        <w:t xml:space="preserve"> </w:t>
      </w:r>
      <w:r w:rsidR="00242B35">
        <w:rPr>
          <w:lang w:val="sl-SI"/>
        </w:rPr>
        <w:t>grade-11</w:t>
      </w:r>
      <w:r w:rsidR="00155965">
        <w:rPr>
          <w:lang w:val="sl-SI"/>
        </w:rPr>
        <w:t xml:space="preserve"> (approx. 16 years old)</w:t>
      </w:r>
      <w:r w:rsidRPr="00423309">
        <w:rPr>
          <w:lang w:val="sl-SI"/>
        </w:rPr>
        <w:t xml:space="preserve"> and</w:t>
      </w:r>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boys and </w:t>
      </w:r>
      <w:r w:rsidR="00864C4A">
        <w:rPr>
          <w:lang w:val="sl-SI"/>
        </w:rPr>
        <w:t>33</w:t>
      </w:r>
      <w:r w:rsidR="00242B35">
        <w:rPr>
          <w:lang w:val="sl-SI"/>
        </w:rPr>
        <w:t xml:space="preserve"> girls)</w:t>
      </w:r>
      <w:r w:rsidRPr="00423309">
        <w:rPr>
          <w:lang w:val="sl-SI"/>
        </w:rPr>
        <w:t xml:space="preserve"> </w:t>
      </w:r>
      <w:r w:rsidR="00242B35">
        <w:rPr>
          <w:lang w:val="sl-SI"/>
        </w:rPr>
        <w:t>grade-12</w:t>
      </w:r>
      <w:r w:rsidR="00155965">
        <w:rPr>
          <w:lang w:val="sl-SI"/>
        </w:rPr>
        <w:t xml:space="preserve"> (approx. 17 years old)</w:t>
      </w:r>
      <w:r w:rsidRPr="00423309">
        <w:rPr>
          <w:lang w:val="sl-SI"/>
        </w:rPr>
        <w:t xml:space="preserve"> </w:t>
      </w:r>
      <w:r w:rsidR="00457B53">
        <w:rPr>
          <w:lang w:val="sl-SI"/>
        </w:rPr>
        <w:t xml:space="preserve">for a total of 89 </w:t>
      </w:r>
      <w:r w:rsidR="00242B35">
        <w:rPr>
          <w:lang w:val="sl-SI"/>
        </w:rPr>
        <w:t>students</w:t>
      </w:r>
      <w:r w:rsidRPr="00423309">
        <w:rPr>
          <w:lang w:val="sl-SI"/>
        </w:rPr>
        <w:t xml:space="preserve"> of a Slovenian Gymnasium (i.e., high school).</w:t>
      </w:r>
      <w:r w:rsidR="00DE25BF">
        <w:rPr>
          <w:lang w:val="sl-SI"/>
        </w:rPr>
        <w:t xml:space="preserve"> Access to the school records for providing students' socio-economic status (SES) was not granted.</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tadem</w:t>
      </w:r>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47429A45"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C40648">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PDiHLsA9/peeaSPos","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questionaire</w:t>
      </w:r>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the shift towards employing continuous scales aims to mitigate the polarizing effect often associated with categorical classificat</w:t>
      </w:r>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lastRenderedPageBreak/>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In suma,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litterature. On the other hand, MBTI dimensions </w:t>
      </w:r>
      <w:r w:rsidR="00EC0CAD">
        <w:t>can be a subject of debate. In our sample, inernal consistency for introversion and judging dimensions were acceptable, while feeling dimension is poor and sensing dimension is unacceptable.</w:t>
      </w:r>
    </w:p>
    <w:p w14:paraId="2C2850A2" w14:textId="71B381AB" w:rsidR="00A02A44" w:rsidRDefault="00A02A44" w:rsidP="00A02A44">
      <w:pPr>
        <w:pStyle w:val="Caption"/>
        <w:keepNext/>
      </w:pPr>
      <w:r>
        <w:t xml:space="preserve">Table </w:t>
      </w:r>
      <w:fldSimple w:instr=" SEQ Table \* ARABIC ">
        <w:r>
          <w:rPr>
            <w:noProof/>
          </w:rPr>
          <w:t>3</w:t>
        </w:r>
      </w:fldSimple>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r>
              <w:rPr>
                <w:lang w:val="sl-SI"/>
              </w:rPr>
              <w:t>Math. anxiety</w:t>
            </w:r>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r>
              <w:rPr>
                <w:lang w:val="sl-SI"/>
              </w:rPr>
              <w:t>Math. motivation</w:t>
            </w:r>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r>
              <w:rPr>
                <w:lang w:val="sl-SI"/>
              </w:rPr>
              <w:t>Introversion</w:t>
            </w:r>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r>
              <w:rPr>
                <w:lang w:val="sl-SI"/>
              </w:rPr>
              <w:t>Sensing</w:t>
            </w:r>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r>
              <w:rPr>
                <w:lang w:val="sl-SI"/>
              </w:rPr>
              <w:t>Feeling</w:t>
            </w:r>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r>
              <w:rPr>
                <w:lang w:val="sl-SI"/>
              </w:rPr>
              <w:t>Judging</w:t>
            </w:r>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50E85E00" w:rsidR="00711390" w:rsidRDefault="00711390" w:rsidP="00711390">
      <w:pPr>
        <w:pStyle w:val="Caption"/>
        <w:keepNext/>
      </w:pPr>
      <w:r>
        <w:t xml:space="preserve">Table </w:t>
      </w:r>
      <w:fldSimple w:instr=" SEQ Table \* ARABIC ">
        <w:r w:rsidR="00A02A44">
          <w:rPr>
            <w:noProof/>
          </w:rPr>
          <w:t>4</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lastRenderedPageBreak/>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1C83B426"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w:t>
      </w:r>
      <w:r w:rsidR="00C40648">
        <w:t>feature</w:t>
      </w:r>
      <w:r w:rsidR="00577D94" w:rsidRPr="00577D94">
        <w:t xml:space="preserve"> modeling</w:t>
      </w:r>
      <w:r w:rsidR="00C40648">
        <w:t xml:space="preserve"> </w:t>
      </w:r>
      <w:r w:rsidR="00C40648">
        <w:fldChar w:fldCharType="begin"/>
      </w:r>
      <w:r w:rsidR="00C40648">
        <w:instrText xml:space="preserve"> ADDIN ZOTERO_ITEM CSL_CITATION {"citationID":"PtUwGdQg","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C40648">
        <w:fldChar w:fldCharType="separate"/>
      </w:r>
      <w:r w:rsidR="00C40648" w:rsidRPr="00C40648">
        <w:rPr>
          <w:rFonts w:ascii="Calibri" w:hAnsi="Calibri" w:cs="Calibri"/>
        </w:rPr>
        <w:t>(Rado et al., 2019; Tavazzi et al., 2020)</w:t>
      </w:r>
      <w:r w:rsidR="00C40648">
        <w:fldChar w:fldCharType="end"/>
      </w:r>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2D7ED507"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E46ED3">
        <w:t xml:space="preserve"> </w:t>
      </w:r>
      <w:r w:rsidR="0073498B">
        <w:t xml:space="preserve">Note that we only provide </w:t>
      </w:r>
      <w:r w:rsidR="0073498B">
        <w:lastRenderedPageBreak/>
        <w:t xml:space="preserve">correlation matrix, but in feature selection do not account for </w:t>
      </w:r>
      <w:r w:rsidR="00E46ED3" w:rsidRPr="008A4D32">
        <w:t>the possible associations between the variables</w:t>
      </w:r>
      <w:r w:rsidR="0073498B">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fldSimple w:instr=" SEQ Figure \* ARABIC ">
        <w:r>
          <w:rPr>
            <w:noProof/>
          </w:rPr>
          <w:t>3</w:t>
        </w:r>
      </w:fldSimple>
      <w:r>
        <w:t>: Correlation matrix of predictor variables.</w:t>
      </w:r>
    </w:p>
    <w:p w14:paraId="07CACC2A" w14:textId="2EF0B141" w:rsidR="002258EE" w:rsidRDefault="002258EE" w:rsidP="002258EE">
      <w:pPr>
        <w:pStyle w:val="Heading3"/>
      </w:pPr>
      <w:r>
        <w:t>Variable importance</w:t>
      </w:r>
    </w:p>
    <w:p w14:paraId="16080BD9" w14:textId="6795DE01" w:rsidR="008A4D32" w:rsidRPr="008A4D32" w:rsidRDefault="008A4D32" w:rsidP="008A4D32">
      <w:r>
        <w:t>The list of feature importances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 Table 3 internal consistency was not optimal, we still chose to include them, as </w:t>
      </w:r>
      <w:r w:rsidR="005F7F78" w:rsidRPr="005F7F78">
        <w:t>it might still have predictive power or be significantly</w:t>
      </w:r>
      <w:r w:rsidR="005F7F78">
        <w:t xml:space="preserve"> related to target variable.</w:t>
      </w:r>
      <w:r w:rsidR="00FB33E3">
        <w:t xml:space="preserve"> This decision was balanced, as our dataset was not small, therefore overfitting was not a primary concern. Trade of with model interpretability was taken into account.</w:t>
      </w:r>
    </w:p>
    <w:p w14:paraId="6CEDD956" w14:textId="77777777" w:rsidR="008A4D32" w:rsidRDefault="004300FC" w:rsidP="008A4D32">
      <w:pPr>
        <w:keepNext/>
      </w:pPr>
      <w:r w:rsidRPr="004300FC">
        <w:rPr>
          <w:noProof/>
        </w:rPr>
        <w:lastRenderedPageBreak/>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066974" cy="3579612"/>
                    </a:xfrm>
                    <a:prstGeom prst="rect">
                      <a:avLst/>
                    </a:prstGeom>
                  </pic:spPr>
                </pic:pic>
              </a:graphicData>
            </a:graphic>
          </wp:inline>
        </w:drawing>
      </w:r>
    </w:p>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Feature importances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r>
              <w:rPr>
                <w:lang w:val="sl-SI"/>
              </w:rPr>
              <w:t>Mutual information</w:t>
            </w:r>
          </w:p>
        </w:tc>
        <w:tc>
          <w:tcPr>
            <w:tcW w:w="3397" w:type="dxa"/>
          </w:tcPr>
          <w:p w14:paraId="61D97E60" w14:textId="2916E0EE" w:rsidR="003A4AB0" w:rsidRPr="00520B01" w:rsidRDefault="003A4AB0" w:rsidP="004936A1">
            <w:pPr>
              <w:rPr>
                <w:lang w:val="sl-SI"/>
              </w:rPr>
            </w:pPr>
            <w:r>
              <w:rPr>
                <w:lang w:val="sl-SI"/>
              </w:rPr>
              <w:t>RFE ranking</w:t>
            </w:r>
            <w:r w:rsidR="0018306D">
              <w:rPr>
                <w:lang w:val="sl-SI"/>
              </w:rPr>
              <w:t xml:space="preserve"> (less is more importan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r w:rsidRPr="006E1700">
              <w:rPr>
                <w:lang w:val="sl-SI"/>
              </w:rPr>
              <w:t xml:space="preserve">Outperforming_partner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r w:rsidRPr="006E1700">
              <w:rPr>
                <w:lang w:val="sl-SI"/>
              </w:rPr>
              <w:t>Class</w:t>
            </w:r>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r w:rsidRPr="006E1700">
              <w:rPr>
                <w:lang w:val="sl-SI"/>
              </w:rPr>
              <w:t>Interaction_qualitative</w:t>
            </w:r>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r w:rsidRPr="006E1700">
              <w:rPr>
                <w:lang w:val="sl-SI"/>
              </w:rPr>
              <w:t>Professor</w:t>
            </w:r>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r w:rsidRPr="006E1700">
              <w:rPr>
                <w:lang w:val="sl-SI"/>
              </w:rPr>
              <w:t>Anxiety</w:t>
            </w:r>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r>
              <w:rPr>
                <w:lang w:val="sl-SI"/>
              </w:rPr>
              <w:lastRenderedPageBreak/>
              <w:t>Gender</w:t>
            </w:r>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r w:rsidRPr="006E1700">
              <w:rPr>
                <w:lang w:val="sl-SI"/>
              </w:rPr>
              <w:t>Interaction_quantitative</w:t>
            </w:r>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r>
              <w:rPr>
                <w:lang w:val="sl-SI"/>
              </w:rPr>
              <w:t>Motivation</w:t>
            </w:r>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r>
              <w:rPr>
                <w:lang w:val="sl-SI"/>
              </w:rPr>
              <w:t>Introversion</w:t>
            </w:r>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r>
              <w:rPr>
                <w:lang w:val="sl-SI"/>
              </w:rPr>
              <w:t>Sensing</w:t>
            </w:r>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r>
              <w:rPr>
                <w:lang w:val="sl-SI"/>
              </w:rPr>
              <w:t>Feeling</w:t>
            </w:r>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r>
              <w:rPr>
                <w:lang w:val="sl-SI"/>
              </w:rPr>
              <w:t>Judging</w:t>
            </w:r>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Tole tabelo spodi bi nekako vključil, a ne vem kako. Morda je niti ni treba in vključimo zgolj v članek o strojnem učenju?</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this case study, we </w:t>
      </w:r>
      <w:r w:rsidRPr="008F33A1">
        <w:rPr>
          <w:lang w:val="sl-SI"/>
        </w:rPr>
        <w:t>employme</w:t>
      </w:r>
      <w:r>
        <w:rPr>
          <w:lang w:val="sl-SI"/>
        </w:rPr>
        <w:t>d</w:t>
      </w:r>
      <w:r w:rsidRPr="008F33A1">
        <w:rPr>
          <w:lang w:val="sl-SI"/>
        </w:rPr>
        <w:t xml:space="preserve"> feature selection methodologies, specifically Mutual Information (</w:t>
      </w:r>
      <w:r>
        <w:rPr>
          <w:lang w:val="sl-SI"/>
        </w:rPr>
        <w:t xml:space="preserve">MI) </w:t>
      </w:r>
      <w:r w:rsidRPr="008F33A1">
        <w:rPr>
          <w:lang w:val="sl-SI"/>
        </w:rPr>
        <w:t>and Recursive Feature Elimination (RFE)</w:t>
      </w:r>
      <w:r>
        <w:rPr>
          <w:lang w:val="sl-SI"/>
        </w:rPr>
        <w:t xml:space="preserve"> that</w:t>
      </w:r>
      <w:r w:rsidRPr="008F33A1">
        <w:rPr>
          <w:lang w:val="sl-SI"/>
        </w:rPr>
        <w:t xml:space="preserve"> facilitated a focused exploration into the influence of different variables on the dynamics of </w:t>
      </w:r>
      <w:r>
        <w:rPr>
          <w:lang w:val="sl-SI"/>
        </w:rPr>
        <w:t>tandem learning – a specific case of</w:t>
      </w:r>
      <w:r w:rsidR="00E52A24">
        <w:rPr>
          <w:lang w:val="sl-SI"/>
        </w:rPr>
        <w:t xml:space="preserve"> small</w:t>
      </w:r>
      <w:r>
        <w:rPr>
          <w:lang w:val="sl-SI"/>
        </w:rPr>
        <w:t xml:space="preserve"> </w:t>
      </w:r>
      <w:r w:rsidRPr="008F33A1">
        <w:rPr>
          <w:lang w:val="sl-SI"/>
        </w:rPr>
        <w:t>group learning</w:t>
      </w:r>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Through the targeted selection of pertinent features, we aimed to discern the most influential variables contributing to the collective learning processes within group settings.</w:t>
      </w:r>
      <w:r w:rsidR="00E52A24">
        <w:rPr>
          <w:lang w:val="sl-SI"/>
        </w:rPr>
        <w:t xml:space="preserve"> </w:t>
      </w:r>
      <w:r w:rsidRPr="008F33A1">
        <w:rPr>
          <w:lang w:val="sl-SI"/>
        </w:rPr>
        <w:t>Such meticulous feature selection methodologies are pivotal in uncovering the underlying determinants of group learning, offering a pathway for enhancing educational strategies and optimizing collaborative learning environments.</w:t>
      </w:r>
    </w:p>
    <w:p w14:paraId="32B4E894" w14:textId="0449F1A9" w:rsidR="00E52A24" w:rsidRDefault="00C54B03" w:rsidP="001A537C">
      <w:r w:rsidRPr="00C54B03">
        <w:lastRenderedPageBreak/>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ali tu isti citati kot uvod?)</w:t>
      </w:r>
      <w:r w:rsidRPr="00C54B03">
        <w:t>, suggesting that the broader context and collaborative dynamics within these environments exert a more substantial influence than individual personality traits</w:t>
      </w:r>
      <w:r>
        <w:t>.</w:t>
      </w:r>
    </w:p>
    <w:p w14:paraId="5A7B261D" w14:textId="66248505"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w:instrText>
      </w:r>
      <w:r w:rsidR="0026505C">
        <w:rPr>
          <w:color w:val="000000" w:themeColor="text1"/>
        </w:rPr>
        <w:lastRenderedPageBreak/>
        <w:instrText xml:space="preserve">","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Though we aimed for numerical values, these couldn't fully capture true significance. This complexity calls for more sophisticated modeling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ali tu isti citati kot uvod?)</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w:t>
      </w:r>
      <w:r w:rsidR="00D6536D" w:rsidRPr="00D6536D">
        <w:lastRenderedPageBreak/>
        <w:t xml:space="preserve">that are likely relevant for </w:t>
      </w:r>
      <w:r w:rsidR="00D6536D">
        <w:t xml:space="preserve">group learning like </w:t>
      </w:r>
      <w:r w:rsidR="00155965" w:rsidRPr="00155965">
        <w:t>economic, social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only 6.7% of students said the method was not succesfull, potentially hindering model accuracy.</w:t>
      </w:r>
      <w:r w:rsidR="00AD774E">
        <w:t xml:space="preserve"> We also did not include how group composition </w:t>
      </w:r>
      <w:r w:rsidR="00413122">
        <w:t xml:space="preserve">affects tandem learning </w:t>
      </w:r>
      <w:r w:rsidR="00413122">
        <w:lastRenderedPageBreak/>
        <w:t>enviroment</w:t>
      </w:r>
      <w:r w:rsidR="00682644">
        <w:t xml:space="preserve">. </w:t>
      </w:r>
      <w:r w:rsidR="00682644" w:rsidRPr="00682644">
        <w:rPr>
          <w:lang w:val="sl"/>
        </w:rPr>
        <w:t>Exploring a broader range of factors in future studies could</w:t>
      </w:r>
      <w:r w:rsidR="00682644">
        <w:rPr>
          <w:lang w:val="sl"/>
        </w:rPr>
        <w:t xml:space="preserve"> </w:t>
      </w:r>
      <w:r w:rsidR="00682644" w:rsidRPr="00682644">
        <w:rPr>
          <w:lang w:val="sl"/>
        </w:rPr>
        <w:t>offer a more comprehensive understanding of the complex factors influencing</w:t>
      </w:r>
      <w:r w:rsidR="00682644">
        <w:rPr>
          <w:lang w:val="sl"/>
        </w:rPr>
        <w:t xml:space="preserve"> student perception of tandem learning</w:t>
      </w:r>
      <w:r w:rsidR="00413122">
        <w:rPr>
          <w:lang w:val="sl"/>
        </w:rPr>
        <w:t xml:space="preserve">. </w:t>
      </w:r>
      <w:r w:rsidR="00413122" w:rsidRPr="00413122">
        <w:t>Further research encompassing broader datasets and employing more intricate modeling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2277532A" w14:textId="77777777" w:rsidR="00C40648" w:rsidRDefault="00812CAE" w:rsidP="00C40648">
      <w:pPr>
        <w:pStyle w:val="Bibliography"/>
      </w:pPr>
      <w:r>
        <w:fldChar w:fldCharType="begin"/>
      </w:r>
      <w:r w:rsidR="00525D4B">
        <w:instrText xml:space="preserve"> ADDIN ZOTERO_BIBL {"uncited":[],"omitted":[],"custom":[]} CSL_BIBLIOGRAPHY </w:instrText>
      </w:r>
      <w:r>
        <w:fldChar w:fldCharType="separate"/>
      </w:r>
      <w:r w:rsidR="00C40648">
        <w:t xml:space="preserve">Abana, E. C. (2019). A Decision Tree Approach for Predicting Student Grades in Research Project using Weka. </w:t>
      </w:r>
      <w:r w:rsidR="00C40648">
        <w:rPr>
          <w:i/>
          <w:iCs/>
        </w:rPr>
        <w:t>International Journal of Advanced Computer Science and Applications</w:t>
      </w:r>
      <w:r w:rsidR="00C40648">
        <w:t xml:space="preserve">, </w:t>
      </w:r>
      <w:r w:rsidR="00C40648">
        <w:rPr>
          <w:i/>
          <w:iCs/>
        </w:rPr>
        <w:t>10</w:t>
      </w:r>
      <w:r w:rsidR="00C40648">
        <w:t>(7). https://doi.org/10.14569/IJACSA.2019.0100739</w:t>
      </w:r>
    </w:p>
    <w:p w14:paraId="56BE2AFA" w14:textId="77777777" w:rsidR="00C40648" w:rsidRDefault="00C40648" w:rsidP="00C40648">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5883A5EA" w14:textId="77777777" w:rsidR="00C40648" w:rsidRDefault="00C40648" w:rsidP="00C40648">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4D80EDD4" w14:textId="77777777" w:rsidR="00C40648" w:rsidRDefault="00C40648" w:rsidP="00C40648">
      <w:pPr>
        <w:pStyle w:val="Bibliography"/>
      </w:pPr>
      <w:r>
        <w:t xml:space="preserve">Amara, S., Bendella, F., Macedo, J., &amp; Santos, A. (2021). Forming </w:t>
      </w:r>
      <w:r>
        <w:lastRenderedPageBreak/>
        <w:t xml:space="preserve">Suitable Groups in MCSCL Environments: </w:t>
      </w:r>
      <w:r>
        <w:rPr>
          <w:i/>
          <w:iCs/>
        </w:rPr>
        <w:t>International Journal of Information and Communication Technology Education</w:t>
      </w:r>
      <w:r>
        <w:t xml:space="preserve">, </w:t>
      </w:r>
      <w:r>
        <w:rPr>
          <w:i/>
          <w:iCs/>
        </w:rPr>
        <w:t>17</w:t>
      </w:r>
      <w:r>
        <w:t>(1), 42–56. https://doi.org/10.4018/IJICTE.2021010103</w:t>
      </w:r>
    </w:p>
    <w:p w14:paraId="6630C677" w14:textId="77777777" w:rsidR="00C40648" w:rsidRDefault="00C40648" w:rsidP="00C40648">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783AA502" w14:textId="77777777" w:rsidR="00C40648" w:rsidRDefault="00C40648" w:rsidP="00C40648">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7CD93F80" w14:textId="77777777" w:rsidR="00C40648" w:rsidRDefault="00C40648" w:rsidP="00C40648">
      <w:pPr>
        <w:pStyle w:val="Bibliography"/>
      </w:pPr>
      <w:r>
        <w:t xml:space="preserve">Baradwaj, B. K., &amp; Pal, S. (2012). </w:t>
      </w:r>
      <w:r>
        <w:rPr>
          <w:i/>
          <w:iCs/>
        </w:rPr>
        <w:t>Mining Educational Data to Analyze Students’ Performance</w:t>
      </w:r>
      <w:r>
        <w:t xml:space="preserve"> (arXiv:1201.3417). arXiv. https://doi.org/10.48550/arXiv.1201.3417</w:t>
      </w:r>
    </w:p>
    <w:p w14:paraId="3566026B" w14:textId="77777777" w:rsidR="00C40648" w:rsidRDefault="00C40648" w:rsidP="00C40648">
      <w:pPr>
        <w:pStyle w:val="Bibliography"/>
      </w:pPr>
      <w:r>
        <w:t xml:space="preserve">Batton, M. (2010). The effect of cooperative groups on math anxiety. </w:t>
      </w:r>
      <w:r>
        <w:rPr>
          <w:i/>
          <w:iCs/>
        </w:rPr>
        <w:t>Walden Dissertations and Doctoral Studies</w:t>
      </w:r>
      <w:r>
        <w:t>. https://scholarworks.waldenu.edu/dissertations/822</w:t>
      </w:r>
    </w:p>
    <w:p w14:paraId="25779286" w14:textId="77777777" w:rsidR="00C40648" w:rsidRDefault="00C40648" w:rsidP="00C40648">
      <w:pPr>
        <w:pStyle w:val="Bibliography"/>
      </w:pPr>
      <w:r>
        <w:t xml:space="preserve">Bhusal, A. (2021). </w:t>
      </w:r>
      <w:r>
        <w:rPr>
          <w:i/>
          <w:iCs/>
        </w:rPr>
        <w:t>Predicting Student’s Performance Through Data Mining</w:t>
      </w:r>
      <w:r>
        <w:t>. https://doi.org/10.48550/ARXIV.2112.01247</w:t>
      </w:r>
    </w:p>
    <w:p w14:paraId="773CD560" w14:textId="77777777" w:rsidR="00C40648" w:rsidRDefault="00C40648" w:rsidP="00C40648">
      <w:pPr>
        <w:pStyle w:val="Bibliography"/>
      </w:pPr>
      <w:r>
        <w:t xml:space="preserve">Blažič, M., Ivanuš-Grmek, M., Kramar, M., &amp; Strmčnik, F. (2003). </w:t>
      </w:r>
      <w:r>
        <w:rPr>
          <w:i/>
          <w:iCs/>
        </w:rPr>
        <w:t>Didaktika: Visokošolski učbenik</w:t>
      </w:r>
      <w:r>
        <w:t>. Visokošolsko središče, Inštitut za raziskovalno in razvojno delo.</w:t>
      </w:r>
    </w:p>
    <w:p w14:paraId="73D2B4A4" w14:textId="77777777" w:rsidR="00C40648" w:rsidRDefault="00C40648" w:rsidP="00C40648">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7568DFA7" w14:textId="77777777" w:rsidR="00C40648" w:rsidRDefault="00C40648" w:rsidP="00C40648">
      <w:pPr>
        <w:pStyle w:val="Bibliography"/>
      </w:pPr>
      <w:r>
        <w:t xml:space="preserve">Bregant, B. (2023). </w:t>
      </w:r>
      <w:r>
        <w:rPr>
          <w:i/>
          <w:iCs/>
        </w:rPr>
        <w:t>Tandem learning: Student dataset</w:t>
      </w:r>
      <w:r>
        <w:t xml:space="preserve"> (1.0) [dataset]. GitHub. https://github.com/borbregant/ai_tandem_learning</w:t>
      </w:r>
    </w:p>
    <w:p w14:paraId="5358EF0C" w14:textId="77777777" w:rsidR="00C40648" w:rsidRDefault="00C40648" w:rsidP="00C40648">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15D7700F" w14:textId="77777777" w:rsidR="00C40648" w:rsidRDefault="00C40648" w:rsidP="00C40648">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04F2BAFB" w14:textId="77777777" w:rsidR="00C40648" w:rsidRDefault="00C40648" w:rsidP="00C40648">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6EFBE641" w14:textId="77777777" w:rsidR="00C40648" w:rsidRDefault="00C40648" w:rsidP="00C40648">
      <w:pPr>
        <w:pStyle w:val="Bibliography"/>
      </w:pPr>
      <w:r>
        <w:t xml:space="preserve">Coan, R. W. (1978). </w:t>
      </w:r>
      <w:r>
        <w:rPr>
          <w:i/>
          <w:iCs/>
        </w:rPr>
        <w:t>The Eighth Mental Measurements Y</w:t>
      </w:r>
      <w:r>
        <w:rPr>
          <w:i/>
          <w:iCs/>
        </w:rPr>
        <w:lastRenderedPageBreak/>
        <w:t>earbook</w:t>
      </w:r>
      <w:r>
        <w:t xml:space="preserve">, </w:t>
      </w:r>
      <w:r>
        <w:rPr>
          <w:i/>
          <w:iCs/>
        </w:rPr>
        <w:t>1</w:t>
      </w:r>
      <w:r>
        <w:t>, 970–975.</w:t>
      </w:r>
    </w:p>
    <w:p w14:paraId="50BD38DC" w14:textId="77777777" w:rsidR="00C40648" w:rsidRDefault="00C40648" w:rsidP="00C40648">
      <w:pPr>
        <w:pStyle w:val="Bibliography"/>
      </w:pPr>
      <w:r>
        <w:t xml:space="preserve">Cortez, P., &amp; Silva, A. (2008). </w:t>
      </w:r>
      <w:r>
        <w:rPr>
          <w:i/>
          <w:iCs/>
        </w:rPr>
        <w:t>Using data mining to predict secondary school student performance</w:t>
      </w:r>
      <w:r>
        <w:t>.</w:t>
      </w:r>
    </w:p>
    <w:p w14:paraId="063B2379" w14:textId="77777777" w:rsidR="00C40648" w:rsidRDefault="00C40648" w:rsidP="00C40648">
      <w:pPr>
        <w:pStyle w:val="Bibliography"/>
      </w:pPr>
      <w:r>
        <w:t xml:space="preserve">DeVito, A. J. (1985). </w:t>
      </w:r>
      <w:r>
        <w:rPr>
          <w:i/>
          <w:iCs/>
        </w:rPr>
        <w:t>Review of the Myers-Briggs Type Indicator</w:t>
      </w:r>
      <w:r>
        <w:t xml:space="preserve">. </w:t>
      </w:r>
      <w:r>
        <w:rPr>
          <w:i/>
          <w:iCs/>
        </w:rPr>
        <w:t>1</w:t>
      </w:r>
      <w:r>
        <w:t>, 1030–1032.</w:t>
      </w:r>
    </w:p>
    <w:p w14:paraId="25CC7A61" w14:textId="77777777" w:rsidR="00C40648" w:rsidRDefault="00C40648" w:rsidP="00C40648">
      <w:pPr>
        <w:pStyle w:val="Bibliography"/>
      </w:pPr>
      <w:r>
        <w:t xml:space="preserve">Druckman, D., &amp; Bjork, R. A. (1991). </w:t>
      </w:r>
      <w:r>
        <w:rPr>
          <w:i/>
          <w:iCs/>
        </w:rPr>
        <w:t>In the Mind’s Eye: Enhancing Human Performance</w:t>
      </w:r>
      <w:r>
        <w:t xml:space="preserve"> (p. 1580). National Academies Press. https://doi.org/10.17226/1580</w:t>
      </w:r>
    </w:p>
    <w:p w14:paraId="307F8F2A" w14:textId="77777777" w:rsidR="00C40648" w:rsidRDefault="00C40648" w:rsidP="00C40648">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28A41361" w14:textId="77777777" w:rsidR="00C40648" w:rsidRDefault="00C40648" w:rsidP="00C40648">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98830E7" w14:textId="77777777" w:rsidR="00C40648" w:rsidRDefault="00C40648" w:rsidP="00C40648">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38C8DE64" w14:textId="77777777" w:rsidR="00C40648" w:rsidRDefault="00C40648" w:rsidP="00C40648">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0D087F51" w14:textId="77777777" w:rsidR="00C40648" w:rsidRDefault="00C40648" w:rsidP="00C40648">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1A0909DD" w14:textId="77777777" w:rsidR="00C40648" w:rsidRDefault="00C40648" w:rsidP="00C40648">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67CC290B" w14:textId="77777777" w:rsidR="00C40648" w:rsidRDefault="00C40648" w:rsidP="00C40648">
      <w:pPr>
        <w:pStyle w:val="Bibliography"/>
      </w:pPr>
      <w:r>
        <w:t>Hillyard, C., Gillespie, D., &amp; Littig, P. (2010). University students’ attitudes about lea</w:t>
      </w:r>
      <w:r>
        <w:lastRenderedPageBreak/>
        <w:t xml:space="preserve">rning in small groups after frequent participation. </w:t>
      </w:r>
      <w:r>
        <w:rPr>
          <w:i/>
          <w:iCs/>
        </w:rPr>
        <w:t>Active Learning in Higher Education</w:t>
      </w:r>
      <w:r>
        <w:t xml:space="preserve">, </w:t>
      </w:r>
      <w:r>
        <w:rPr>
          <w:i/>
          <w:iCs/>
        </w:rPr>
        <w:t>11</w:t>
      </w:r>
      <w:r>
        <w:t>(1), 9–20. https://doi.org/10.1177/1469787409355867</w:t>
      </w:r>
    </w:p>
    <w:p w14:paraId="1E4F68F5" w14:textId="77777777" w:rsidR="00C40648" w:rsidRDefault="00C40648" w:rsidP="00C40648">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77A504D" w14:textId="77777777" w:rsidR="00C40648" w:rsidRDefault="00C40648" w:rsidP="00C40648">
      <w:pPr>
        <w:pStyle w:val="Bibliography"/>
      </w:pPr>
      <w:r>
        <w:t xml:space="preserve">Holmes, W., Bialik, M., &amp; Fadel, C. (2019). </w:t>
      </w:r>
      <w:r>
        <w:rPr>
          <w:i/>
          <w:iCs/>
        </w:rPr>
        <w:t>Artificial Intelligence in Education. Promise and Implications for Teaching and Learning.</w:t>
      </w:r>
    </w:p>
    <w:p w14:paraId="5A6776E2" w14:textId="77777777" w:rsidR="00C40648" w:rsidRDefault="00C40648" w:rsidP="00C40648">
      <w:pPr>
        <w:pStyle w:val="Bibliography"/>
      </w:pPr>
      <w:r>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4E489EEE" w14:textId="77777777" w:rsidR="00C40648" w:rsidRDefault="00C40648" w:rsidP="00C40648">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530600B4" w14:textId="77777777" w:rsidR="00C40648" w:rsidRDefault="00C40648" w:rsidP="00C40648">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2855D6FA" w14:textId="77777777" w:rsidR="00C40648" w:rsidRDefault="00C40648" w:rsidP="00C40648">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002509A5" w14:textId="77777777" w:rsidR="00C40648" w:rsidRDefault="00C40648" w:rsidP="00C40648">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27EFA3BC" w14:textId="77777777" w:rsidR="00C40648" w:rsidRDefault="00C40648" w:rsidP="00C40648">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w:t>
      </w:r>
      <w:r>
        <w:lastRenderedPageBreak/>
        <w:t>.org/10.1145/2899415.2899444</w:t>
      </w:r>
    </w:p>
    <w:p w14:paraId="2F691DE5" w14:textId="77777777" w:rsidR="00C40648" w:rsidRDefault="00C40648" w:rsidP="00C40648">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6EAC9DB3" w14:textId="77777777" w:rsidR="00C40648" w:rsidRDefault="00C40648" w:rsidP="00C40648">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6F2ACF1D" w14:textId="77777777" w:rsidR="00C40648" w:rsidRDefault="00C40648" w:rsidP="00C40648">
      <w:pPr>
        <w:pStyle w:val="Bibliography"/>
      </w:pPr>
      <w:r>
        <w:t xml:space="preserve">Johnson, D. W., &amp; Johnson, R. T. (2011). </w:t>
      </w:r>
      <w:r>
        <w:rPr>
          <w:i/>
          <w:iCs/>
        </w:rPr>
        <w:t>Learning together and alone: Cooperative, competitive, and individualistic learning</w:t>
      </w:r>
      <w:r>
        <w:t xml:space="preserve"> (5. ed. [Repr.]). Allyn and Bacon.</w:t>
      </w:r>
    </w:p>
    <w:p w14:paraId="58588BBC" w14:textId="77777777" w:rsidR="00C40648" w:rsidRDefault="00C40648" w:rsidP="00C40648">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57F5A368" w14:textId="77777777" w:rsidR="00C40648" w:rsidRDefault="00C40648" w:rsidP="00C40648">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058AAD25" w14:textId="77777777" w:rsidR="00C40648" w:rsidRDefault="00C40648" w:rsidP="00C40648">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3421082F" w14:textId="77777777" w:rsidR="00C40648" w:rsidRDefault="00C40648" w:rsidP="00C40648">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7243BF33" w14:textId="77777777" w:rsidR="00C40648" w:rsidRDefault="00C40648" w:rsidP="00C40648">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2C0AF659" w14:textId="77777777" w:rsidR="00C40648" w:rsidRDefault="00C40648" w:rsidP="00C40648">
      <w:pPr>
        <w:pStyle w:val="Bibliography"/>
      </w:pPr>
      <w:r>
        <w:t xml:space="preserve">Kotsiantis, S., Pierrakeas, C., &amp; Pintelas, P. (2004). Predicting students’ performance </w:t>
      </w:r>
      <w:r>
        <w:lastRenderedPageBreak/>
        <w:t xml:space="preserve">in distance learning using machine learning techniques. </w:t>
      </w:r>
      <w:r>
        <w:rPr>
          <w:i/>
          <w:iCs/>
        </w:rPr>
        <w:t>Applied Artificial Intelligence</w:t>
      </w:r>
      <w:r>
        <w:t xml:space="preserve">, </w:t>
      </w:r>
      <w:r>
        <w:rPr>
          <w:i/>
          <w:iCs/>
        </w:rPr>
        <w:t>18</w:t>
      </w:r>
      <w:r>
        <w:t>(5), 411–426. https://doi.org/10.1080/08839510490442058</w:t>
      </w:r>
    </w:p>
    <w:p w14:paraId="3B9980AF" w14:textId="77777777" w:rsidR="00C40648" w:rsidRDefault="00C40648" w:rsidP="00C40648">
      <w:pPr>
        <w:pStyle w:val="Bibliography"/>
      </w:pPr>
      <w:r>
        <w:t xml:space="preserve">Kubale, V. (2015). </w:t>
      </w:r>
      <w:r>
        <w:rPr>
          <w:i/>
          <w:iCs/>
        </w:rPr>
        <w:t>Skupinska učna oblika</w:t>
      </w:r>
      <w:r>
        <w:t xml:space="preserve"> (2. dopolnjena izd). Samozal. V. Kubale ; Piko’s Printshop.</w:t>
      </w:r>
    </w:p>
    <w:p w14:paraId="0AEA96F0" w14:textId="77777777" w:rsidR="00C40648" w:rsidRDefault="00C40648" w:rsidP="00C40648">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64AD3519" w14:textId="77777777" w:rsidR="00C40648" w:rsidRDefault="00C40648" w:rsidP="00C40648">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3DAFDF6" w14:textId="77777777" w:rsidR="00C40648" w:rsidRDefault="00C40648" w:rsidP="00C40648">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634DA633" w14:textId="77777777" w:rsidR="00C40648" w:rsidRDefault="00C40648" w:rsidP="00C40648">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34EDD895" w14:textId="77777777" w:rsidR="00C40648" w:rsidRDefault="00C40648" w:rsidP="00C40648">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239A8EBE" w14:textId="77777777" w:rsidR="00C40648" w:rsidRDefault="00C40648" w:rsidP="00C40648">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7B62D4DA" w14:textId="77777777" w:rsidR="00C40648" w:rsidRDefault="00C40648" w:rsidP="00C40648">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198CBA7D" w14:textId="77777777" w:rsidR="00C40648" w:rsidRDefault="00C40648" w:rsidP="00C40648">
      <w:pPr>
        <w:pStyle w:val="Bibliography"/>
      </w:pPr>
      <w:r>
        <w:t>Moradi, S., Faghiharam, B., &amp; Ghasempour, K. (2018). Relationship Between Group Learning and Interpersonal Skills With Emph</w:t>
      </w:r>
      <w:r>
        <w:lastRenderedPageBreak/>
        <w:t xml:space="preserve">asis on the Role of Mediating Emotional Intelligence Among High School Students. </w:t>
      </w:r>
      <w:r>
        <w:rPr>
          <w:i/>
          <w:iCs/>
        </w:rPr>
        <w:t>SAGE Open</w:t>
      </w:r>
      <w:r>
        <w:t xml:space="preserve">, </w:t>
      </w:r>
      <w:r>
        <w:rPr>
          <w:i/>
          <w:iCs/>
        </w:rPr>
        <w:t>8</w:t>
      </w:r>
      <w:r>
        <w:t>(2), 215824401878273. https://doi.org/10.1177/2158244018782734</w:t>
      </w:r>
    </w:p>
    <w:p w14:paraId="46DB1AA9" w14:textId="77777777" w:rsidR="00C40648" w:rsidRDefault="00C40648" w:rsidP="00C40648">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5E9AA9A6" w14:textId="77777777" w:rsidR="00C40648" w:rsidRDefault="00C40648" w:rsidP="00C40648">
      <w:pPr>
        <w:pStyle w:val="Bibliography"/>
      </w:pPr>
      <w:r>
        <w:rPr>
          <w:i/>
          <w:iCs/>
        </w:rPr>
        <w:t>Myers-Briggs/Jung Test: Open Extended Jungian Type Scales</w:t>
      </w:r>
      <w:r>
        <w:t>. (n.d.). Retrieved 21 October 2023, from https://openpsychometrics.org/tests/OEJTS/</w:t>
      </w:r>
    </w:p>
    <w:p w14:paraId="6E6B207D" w14:textId="77777777" w:rsidR="00C40648" w:rsidRDefault="00C40648" w:rsidP="00C40648">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1ECA5DCA" w14:textId="77777777" w:rsidR="00C40648" w:rsidRDefault="00C40648" w:rsidP="00C40648">
      <w:pPr>
        <w:pStyle w:val="Bibliography"/>
      </w:pPr>
      <w:r>
        <w:t xml:space="preserve">Peklaj, C. (2001). </w:t>
      </w:r>
      <w:r>
        <w:rPr>
          <w:i/>
          <w:iCs/>
        </w:rPr>
        <w:t>Sodelovalno učenje ali Kdaj več glav več ve</w:t>
      </w:r>
      <w:r>
        <w:t xml:space="preserve"> (1. izd., 1. natis). DZS.</w:t>
      </w:r>
    </w:p>
    <w:p w14:paraId="547CC3F5" w14:textId="77777777" w:rsidR="00C40648" w:rsidRDefault="00C40648" w:rsidP="00C40648">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17662F9" w14:textId="77777777" w:rsidR="00C40648" w:rsidRDefault="00C40648" w:rsidP="00C40648">
      <w:pPr>
        <w:pStyle w:val="Bibliography"/>
      </w:pPr>
      <w:r>
        <w:rPr>
          <w:i/>
          <w:iCs/>
        </w:rPr>
        <w:t>PsyToolkit</w:t>
      </w:r>
      <w:r>
        <w:t>. (n.d.). Retrieved 4 November 2023, from https://www.psytoolkit.org/index.html</w:t>
      </w:r>
    </w:p>
    <w:p w14:paraId="45BFC38C" w14:textId="77777777" w:rsidR="00C40648" w:rsidRDefault="00C40648" w:rsidP="00C40648">
      <w:pPr>
        <w:pStyle w:val="Bibliography"/>
      </w:pPr>
      <w:r>
        <w:t xml:space="preserve">Puklek, M. (2001). Skupinsko delo: Kako ga oceniti? </w:t>
      </w:r>
      <w:r>
        <w:rPr>
          <w:i/>
          <w:iCs/>
        </w:rPr>
        <w:t>Didakta</w:t>
      </w:r>
      <w:r>
        <w:t xml:space="preserve">, </w:t>
      </w:r>
      <w:r>
        <w:rPr>
          <w:i/>
          <w:iCs/>
        </w:rPr>
        <w:t>11</w:t>
      </w:r>
      <w:r>
        <w:t>(60/61), 47–51.</w:t>
      </w:r>
    </w:p>
    <w:p w14:paraId="68BDAA93" w14:textId="77777777" w:rsidR="00C40648" w:rsidRDefault="00C40648" w:rsidP="00C40648">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4F45A5A3" w14:textId="77777777" w:rsidR="00C40648" w:rsidRDefault="00C40648" w:rsidP="00C40648">
      <w:pPr>
        <w:pStyle w:val="Bibliography"/>
      </w:pPr>
      <w:r>
        <w:t xml:space="preserve">Rafiei Taba Zavareh, S. E., Bagheri, N., &amp; Sabet, M. (2022). Effectiveness of Cooperative Learning on Math Anxiety, Academic Motivation and Academic Buoyancy </w:t>
      </w:r>
      <w:r>
        <w:lastRenderedPageBreak/>
        <w:t xml:space="preserve">in High school Students. </w:t>
      </w:r>
      <w:r>
        <w:rPr>
          <w:i/>
          <w:iCs/>
        </w:rPr>
        <w:t>Iranian Evolutionary and Educational Psychology Journal</w:t>
      </w:r>
      <w:r>
        <w:t xml:space="preserve">, </w:t>
      </w:r>
      <w:r>
        <w:rPr>
          <w:i/>
          <w:iCs/>
        </w:rPr>
        <w:t>4</w:t>
      </w:r>
      <w:r>
        <w:t>(3), 410–421. https://doi.org/10.52547/ieepj.4.3.410</w:t>
      </w:r>
    </w:p>
    <w:p w14:paraId="3DF04F0F" w14:textId="77777777" w:rsidR="00C40648" w:rsidRDefault="00C40648" w:rsidP="00C40648">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4715BB0E" w14:textId="77777777" w:rsidR="00C40648" w:rsidRDefault="00C40648" w:rsidP="00C40648">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27B5E24D" w14:textId="77777777" w:rsidR="00C40648" w:rsidRDefault="00C40648" w:rsidP="00C40648">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07B77220" w14:textId="77777777" w:rsidR="00C40648" w:rsidRDefault="00C40648" w:rsidP="00C40648">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23A1FA69" w14:textId="77777777" w:rsidR="00C40648" w:rsidRDefault="00C40648" w:rsidP="00C40648">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18105E3F" w14:textId="77777777" w:rsidR="00C40648" w:rsidRDefault="00C40648" w:rsidP="00C40648">
      <w:pPr>
        <w:pStyle w:val="Bibliography"/>
      </w:pPr>
      <w:r>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46FC5108" w14:textId="77777777" w:rsidR="00C40648" w:rsidRDefault="00C40648" w:rsidP="00C40648">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58BD77F2" w14:textId="77777777" w:rsidR="00C40648" w:rsidRDefault="00C40648" w:rsidP="00C40648">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77AF6929" w14:textId="77777777" w:rsidR="00C40648" w:rsidRDefault="00C40648" w:rsidP="00C40648">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1F623977" w14:textId="77777777" w:rsidR="00C40648" w:rsidRDefault="00C40648" w:rsidP="00C40648">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16434F8B" w14:textId="77777777" w:rsidR="00C40648" w:rsidRDefault="00C40648" w:rsidP="00C40648">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2F4F3BA6" w14:textId="77777777" w:rsidR="00C40648" w:rsidRDefault="00C40648" w:rsidP="00C40648">
      <w:pPr>
        <w:pStyle w:val="Bibliography"/>
      </w:pPr>
      <w:r>
        <w:t xml:space="preserve">Smith, A. B., &amp; Irey, R. K. (1974). </w:t>
      </w:r>
      <w:r>
        <w:rPr>
          <w:i/>
          <w:iCs/>
        </w:rPr>
        <w:t>Personality Variables and the Improvement of College Teaching</w:t>
      </w:r>
      <w:r>
        <w:t>. https://eric.ed.gov/?id=ED096313</w:t>
      </w:r>
    </w:p>
    <w:p w14:paraId="0DB012F8" w14:textId="77777777" w:rsidR="00C40648" w:rsidRDefault="00C40648" w:rsidP="00C40648">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36D46865" w14:textId="77777777" w:rsidR="00C40648" w:rsidRDefault="00C40648" w:rsidP="00C40648">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0DB5BC4B" w14:textId="77777777" w:rsidR="00C40648" w:rsidRDefault="00C40648" w:rsidP="00C40648">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1005354F" w14:textId="77777777" w:rsidR="00C40648" w:rsidRDefault="00C40648" w:rsidP="00C40648">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32DAC3AF" w14:textId="77777777" w:rsidR="00C40648" w:rsidRDefault="00C40648" w:rsidP="00C40648">
      <w:pPr>
        <w:pStyle w:val="Bibliography"/>
      </w:pPr>
      <w:r>
        <w:t xml:space="preserve">Tomić, A. (2002). </w:t>
      </w:r>
      <w:r>
        <w:rPr>
          <w:i/>
          <w:iCs/>
        </w:rPr>
        <w:t>Spremljanje pouka</w:t>
      </w:r>
      <w:r>
        <w:t xml:space="preserve"> (1. natis). Zavod Republike Slovenije za šolstvo.</w:t>
      </w:r>
    </w:p>
    <w:p w14:paraId="0D91DBF5" w14:textId="77777777" w:rsidR="00C40648" w:rsidRDefault="00C40648" w:rsidP="00C40648">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2FAFEF24" w14:textId="77777777" w:rsidR="00C40648" w:rsidRDefault="00C40648" w:rsidP="00C40648">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0B760735" w14:textId="77777777" w:rsidR="00C40648" w:rsidRDefault="00C40648" w:rsidP="00C40648">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49FF2889" w14:textId="77777777" w:rsidR="00C40648" w:rsidRDefault="00C40648" w:rsidP="00C40648">
      <w:pPr>
        <w:pStyle w:val="Bibliography"/>
      </w:pPr>
      <w:r>
        <w:t xml:space="preserve">Wahyu Ariani, D. (2013). Personality and Learning Motivation. </w:t>
      </w:r>
      <w:r>
        <w:rPr>
          <w:i/>
          <w:iCs/>
        </w:rPr>
        <w:t>European Journal of Business and Management</w:t>
      </w:r>
      <w:r>
        <w:t xml:space="preserve">, </w:t>
      </w:r>
      <w:r>
        <w:rPr>
          <w:i/>
          <w:iCs/>
        </w:rPr>
        <w:t>5</w:t>
      </w:r>
      <w:r>
        <w:t>.</w:t>
      </w:r>
    </w:p>
    <w:p w14:paraId="5CC2F705" w14:textId="77777777" w:rsidR="00C40648" w:rsidRDefault="00C40648" w:rsidP="00C40648">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3E8B6032" w14:textId="77777777" w:rsidR="00C40648" w:rsidRDefault="00C40648" w:rsidP="00C40648">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03F62ECA" w14:textId="77777777" w:rsidR="00C40648" w:rsidRDefault="00C40648" w:rsidP="00C40648">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166DBFF2" w14:textId="77777777" w:rsidR="00C40648" w:rsidRDefault="00C40648" w:rsidP="00C40648">
      <w:pPr>
        <w:pStyle w:val="Bibliography"/>
      </w:pPr>
      <w:r>
        <w:t xml:space="preserve">Wickham, H. (2014). Tidy Data. </w:t>
      </w:r>
      <w:r>
        <w:rPr>
          <w:i/>
          <w:iCs/>
        </w:rPr>
        <w:t>Journal of Statistical Software</w:t>
      </w:r>
      <w:r>
        <w:t xml:space="preserve">, </w:t>
      </w:r>
      <w:r>
        <w:rPr>
          <w:i/>
          <w:iCs/>
        </w:rPr>
        <w:t>59</w:t>
      </w:r>
      <w:r>
        <w:t>, 1–23. https://doi.org/10.18637/jss.v059.i10</w:t>
      </w:r>
    </w:p>
    <w:p w14:paraId="0B69621C" w14:textId="77777777" w:rsidR="00C40648" w:rsidRDefault="00C40648" w:rsidP="00C40648">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64E592AD" w14:textId="77777777" w:rsidR="00C40648" w:rsidRDefault="00C40648" w:rsidP="00C40648">
      <w:pPr>
        <w:pStyle w:val="Bibliography"/>
      </w:pPr>
      <w:r>
        <w:t xml:space="preserve">Wilson, G. L., &amp; Blednick, J. (2011). </w:t>
      </w:r>
      <w:r>
        <w:rPr>
          <w:i/>
          <w:iCs/>
        </w:rPr>
        <w:t>Teaching in tandem: Effective co-teaching in the inclusive classroom</w:t>
      </w:r>
      <w:r>
        <w:t>. ASCD.</w:t>
      </w:r>
    </w:p>
    <w:p w14:paraId="5638F420" w14:textId="77777777" w:rsidR="00C40648" w:rsidRDefault="00C40648" w:rsidP="00C40648">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61FA6470" w14:textId="77777777" w:rsidR="00C40648" w:rsidRDefault="00C40648" w:rsidP="00C40648">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DEBFD58" w14:textId="77777777" w:rsidR="00C40648" w:rsidRDefault="00C40648" w:rsidP="00C40648">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567860F9" w14:textId="0DDB6BEC"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lastRenderedPageBreak/>
              <w:t>((R) means reversily scored)</w:t>
            </w:r>
          </w:p>
        </w:tc>
        <w:tc>
          <w:tcPr>
            <w:tcW w:w="425" w:type="dxa"/>
          </w:tcPr>
          <w:p w14:paraId="5102ED31" w14:textId="2542C0FB" w:rsidR="002800DC" w:rsidRDefault="002800DC" w:rsidP="00AE4FF6">
            <w:r>
              <w:lastRenderedPageBreak/>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r w:rsidRPr="003C640B">
        <w:rPr>
          <w:lang w:val="sl-SI"/>
        </w:rPr>
        <w:t>Chi-square test p-value for Gender: 0.684</w:t>
      </w:r>
    </w:p>
    <w:p w14:paraId="04B664DF" w14:textId="77777777" w:rsidR="003C640B" w:rsidRPr="003C640B" w:rsidRDefault="003C640B" w:rsidP="003C640B">
      <w:pPr>
        <w:rPr>
          <w:lang w:val="sl-SI"/>
        </w:rPr>
      </w:pPr>
      <w:r w:rsidRPr="003C640B">
        <w:rPr>
          <w:lang w:val="sl-SI"/>
        </w:rPr>
        <w:t>Chi-square test p-value for Class: 0.355</w:t>
      </w:r>
    </w:p>
    <w:p w14:paraId="6448672C" w14:textId="77777777" w:rsidR="003C640B" w:rsidRPr="003C640B" w:rsidRDefault="003C640B" w:rsidP="003C640B">
      <w:pPr>
        <w:rPr>
          <w:lang w:val="sl-SI"/>
        </w:rPr>
      </w:pPr>
      <w:r w:rsidRPr="003C640B">
        <w:rPr>
          <w:lang w:val="sl-SI"/>
        </w:rPr>
        <w:t>Chi-square test p-value for Professor: 0.394</w:t>
      </w:r>
    </w:p>
    <w:p w14:paraId="48AAEA9C" w14:textId="77777777" w:rsidR="003C640B" w:rsidRPr="003C640B" w:rsidRDefault="003C640B" w:rsidP="003C640B">
      <w:pPr>
        <w:rPr>
          <w:lang w:val="sl-SI"/>
        </w:rPr>
      </w:pPr>
      <w:r w:rsidRPr="003C640B">
        <w:rPr>
          <w:lang w:val="sl-SI"/>
        </w:rPr>
        <w:lastRenderedPageBreak/>
        <w:t>ANOVA p-value for Motivation: 0.468</w:t>
      </w:r>
    </w:p>
    <w:p w14:paraId="5FF74487" w14:textId="77777777" w:rsidR="003C640B" w:rsidRPr="003C640B" w:rsidRDefault="003C640B" w:rsidP="003C640B">
      <w:pPr>
        <w:rPr>
          <w:lang w:val="sl-SI"/>
        </w:rPr>
      </w:pPr>
      <w:r w:rsidRPr="003C640B">
        <w:rPr>
          <w:lang w:val="sl-SI"/>
        </w:rPr>
        <w:t>ANOVA p-value for Anxiety: 0.091</w:t>
      </w:r>
    </w:p>
    <w:p w14:paraId="2C0CD16D" w14:textId="77777777" w:rsidR="003C640B" w:rsidRPr="003C640B" w:rsidRDefault="003C640B" w:rsidP="003C640B">
      <w:pPr>
        <w:rPr>
          <w:lang w:val="sl-SI"/>
        </w:rPr>
      </w:pPr>
      <w:r w:rsidRPr="003C640B">
        <w:rPr>
          <w:lang w:val="sl-SI"/>
        </w:rPr>
        <w:t>ANOVA p-value for Introversion: 0.596</w:t>
      </w:r>
    </w:p>
    <w:p w14:paraId="02CB0909" w14:textId="77777777" w:rsidR="003C640B" w:rsidRPr="003C640B" w:rsidRDefault="003C640B" w:rsidP="003C640B">
      <w:pPr>
        <w:rPr>
          <w:lang w:val="sl-SI"/>
        </w:rPr>
      </w:pPr>
      <w:r w:rsidRPr="003C640B">
        <w:rPr>
          <w:lang w:val="sl-SI"/>
        </w:rPr>
        <w:t>ANOVA p-value for Sensing: 0.549</w:t>
      </w:r>
    </w:p>
    <w:p w14:paraId="422647DB" w14:textId="77777777" w:rsidR="003C640B" w:rsidRPr="003C640B" w:rsidRDefault="003C640B" w:rsidP="003C640B">
      <w:pPr>
        <w:rPr>
          <w:lang w:val="sl-SI"/>
        </w:rPr>
      </w:pPr>
      <w:r w:rsidRPr="003C640B">
        <w:rPr>
          <w:lang w:val="sl-SI"/>
        </w:rPr>
        <w:t>ANOVA p-value for Feeling: 0.550</w:t>
      </w:r>
    </w:p>
    <w:p w14:paraId="519F6F22" w14:textId="77777777" w:rsidR="003C640B" w:rsidRPr="003C640B" w:rsidRDefault="003C640B" w:rsidP="003C640B">
      <w:pPr>
        <w:rPr>
          <w:lang w:val="sl-SI"/>
        </w:rPr>
      </w:pPr>
      <w:r w:rsidRPr="003C640B">
        <w:rPr>
          <w:lang w:val="sl-SI"/>
        </w:rPr>
        <w:t>ANOVA p-value for Judging: 0.246</w:t>
      </w:r>
    </w:p>
    <w:p w14:paraId="6C773C46" w14:textId="77777777" w:rsidR="003C640B" w:rsidRPr="003C640B" w:rsidRDefault="003C640B" w:rsidP="003C640B">
      <w:pPr>
        <w:rPr>
          <w:lang w:val="sl-SI"/>
        </w:rPr>
      </w:pPr>
      <w:r w:rsidRPr="003C640B">
        <w:rPr>
          <w:lang w:val="sl-SI"/>
        </w:rPr>
        <w:t>Kruskal-Wallis p-value for Grade: 0.717</w:t>
      </w:r>
    </w:p>
    <w:p w14:paraId="355029DD" w14:textId="77777777" w:rsidR="003C640B" w:rsidRPr="003C640B" w:rsidRDefault="003C640B" w:rsidP="003C640B">
      <w:pPr>
        <w:rPr>
          <w:lang w:val="sl-SI"/>
        </w:rPr>
      </w:pPr>
      <w:r w:rsidRPr="003C640B">
        <w:rPr>
          <w:lang w:val="sl-SI"/>
        </w:rPr>
        <w:t>Kruskal-Wallis p-value for Interaction_quantitative: 0.245</w:t>
      </w:r>
    </w:p>
    <w:p w14:paraId="5F62D46E" w14:textId="77777777" w:rsidR="003C640B" w:rsidRPr="003C640B" w:rsidRDefault="003C640B" w:rsidP="003C640B">
      <w:pPr>
        <w:rPr>
          <w:lang w:val="sl-SI"/>
        </w:rPr>
      </w:pPr>
      <w:r w:rsidRPr="003C640B">
        <w:rPr>
          <w:lang w:val="sl-SI"/>
        </w:rPr>
        <w:t>Kruskal-Wallis p-value for Interaction_qualitative: 0.048</w:t>
      </w:r>
    </w:p>
    <w:p w14:paraId="08FC121C" w14:textId="6D7C754C" w:rsidR="003C640B" w:rsidRPr="003C640B" w:rsidRDefault="003C640B" w:rsidP="003C640B">
      <w:r w:rsidRPr="003C640B">
        <w:rPr>
          <w:lang w:val="sl-SI"/>
        </w:rPr>
        <w:t>Kruskal-Wallis p-value for Outperforming_partner: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B20A6"/>
    <w:rsid w:val="000C4816"/>
    <w:rsid w:val="000D035A"/>
    <w:rsid w:val="000D75BD"/>
    <w:rsid w:val="000D7CA2"/>
    <w:rsid w:val="000E546B"/>
    <w:rsid w:val="00111EF0"/>
    <w:rsid w:val="00114F5B"/>
    <w:rsid w:val="00117D8A"/>
    <w:rsid w:val="001205B7"/>
    <w:rsid w:val="00120705"/>
    <w:rsid w:val="00127C86"/>
    <w:rsid w:val="001304DD"/>
    <w:rsid w:val="0013127F"/>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F39D7"/>
    <w:rsid w:val="001F7DC5"/>
    <w:rsid w:val="00200198"/>
    <w:rsid w:val="00205556"/>
    <w:rsid w:val="00216B33"/>
    <w:rsid w:val="002227FE"/>
    <w:rsid w:val="00222F86"/>
    <w:rsid w:val="002258EE"/>
    <w:rsid w:val="00227550"/>
    <w:rsid w:val="002318AF"/>
    <w:rsid w:val="00233A38"/>
    <w:rsid w:val="00241494"/>
    <w:rsid w:val="00242B35"/>
    <w:rsid w:val="00243A7F"/>
    <w:rsid w:val="002466E4"/>
    <w:rsid w:val="00247256"/>
    <w:rsid w:val="00251E9A"/>
    <w:rsid w:val="0026505C"/>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B24A9"/>
    <w:rsid w:val="004B3188"/>
    <w:rsid w:val="004B76A1"/>
    <w:rsid w:val="004C1300"/>
    <w:rsid w:val="004C3C38"/>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32B1"/>
    <w:rsid w:val="005F02DB"/>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91502"/>
    <w:rsid w:val="00791D5D"/>
    <w:rsid w:val="00793985"/>
    <w:rsid w:val="00793A16"/>
    <w:rsid w:val="00795AA1"/>
    <w:rsid w:val="007B0978"/>
    <w:rsid w:val="007C5CD1"/>
    <w:rsid w:val="007D0959"/>
    <w:rsid w:val="007E2FC1"/>
    <w:rsid w:val="007E355B"/>
    <w:rsid w:val="007E615E"/>
    <w:rsid w:val="007F12D2"/>
    <w:rsid w:val="007F7FA3"/>
    <w:rsid w:val="00801486"/>
    <w:rsid w:val="00803AE6"/>
    <w:rsid w:val="00812CAE"/>
    <w:rsid w:val="0081659C"/>
    <w:rsid w:val="008173E6"/>
    <w:rsid w:val="008342BB"/>
    <w:rsid w:val="00834DA8"/>
    <w:rsid w:val="00845208"/>
    <w:rsid w:val="00853723"/>
    <w:rsid w:val="00864C4A"/>
    <w:rsid w:val="00864F10"/>
    <w:rsid w:val="00872B1E"/>
    <w:rsid w:val="00875AF2"/>
    <w:rsid w:val="00880BC7"/>
    <w:rsid w:val="008827CE"/>
    <w:rsid w:val="008852BA"/>
    <w:rsid w:val="00895354"/>
    <w:rsid w:val="00896F48"/>
    <w:rsid w:val="008A08B0"/>
    <w:rsid w:val="008A4D32"/>
    <w:rsid w:val="008A5283"/>
    <w:rsid w:val="008B22EF"/>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6494D"/>
    <w:rsid w:val="00972725"/>
    <w:rsid w:val="00972B60"/>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0648"/>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3616C"/>
    <w:rsid w:val="00D4032F"/>
    <w:rsid w:val="00D41C8E"/>
    <w:rsid w:val="00D424B5"/>
    <w:rsid w:val="00D45104"/>
    <w:rsid w:val="00D633B8"/>
    <w:rsid w:val="00D64E3E"/>
    <w:rsid w:val="00D652D1"/>
    <w:rsid w:val="00D6536D"/>
    <w:rsid w:val="00D65953"/>
    <w:rsid w:val="00D6799D"/>
    <w:rsid w:val="00D75F42"/>
    <w:rsid w:val="00D80323"/>
    <w:rsid w:val="00D84B4B"/>
    <w:rsid w:val="00D84BCE"/>
    <w:rsid w:val="00DA1921"/>
    <w:rsid w:val="00DB5B09"/>
    <w:rsid w:val="00DC2B86"/>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1</TotalTime>
  <Pages>26</Pages>
  <Words>30348</Words>
  <Characters>172986</Characters>
  <Application>Microsoft Office Word</Application>
  <DocSecurity>0</DocSecurity>
  <Lines>1441</Lines>
  <Paragraphs>4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2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60</cp:revision>
  <cp:lastPrinted>2023-09-30T17:21:00Z</cp:lastPrinted>
  <dcterms:created xsi:type="dcterms:W3CDTF">2023-09-23T17:00:00Z</dcterms:created>
  <dcterms:modified xsi:type="dcterms:W3CDTF">2023-12-26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DiHLsA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